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4E07E14" w14:textId="77777777" w:rsidR="003A3BE9" w:rsidRDefault="00D114F3" w:rsidP="00D114F3">
      <w:pPr>
        <w:jc w:val="center"/>
        <w:rPr>
          <w:rFonts w:ascii="Times New Roman" w:hAnsi="Times New Roman" w:cs="Times New Roman"/>
          <w:b/>
        </w:rPr>
      </w:pPr>
      <w:r w:rsidRPr="00D114F3">
        <w:rPr>
          <w:rFonts w:ascii="Times New Roman" w:hAnsi="Times New Roman" w:cs="Times New Roman"/>
          <w:b/>
        </w:rPr>
        <w:t>Conversational Moves</w:t>
      </w:r>
    </w:p>
    <w:p w14:paraId="03518C60" w14:textId="77777777" w:rsidR="00D114F3" w:rsidRDefault="00D114F3" w:rsidP="00D114F3">
      <w:pPr>
        <w:jc w:val="center"/>
        <w:rPr>
          <w:rFonts w:ascii="Times New Roman" w:hAnsi="Times New Roman" w:cs="Times New Roman"/>
          <w:b/>
        </w:rPr>
      </w:pPr>
    </w:p>
    <w:p w14:paraId="0209B477" w14:textId="24BB44D7" w:rsidR="000D2581" w:rsidRDefault="00B926FB" w:rsidP="00B926FB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Write the following directives separately on notecards and distribute them to students. </w:t>
      </w:r>
      <w:r w:rsidR="002E49C0">
        <w:rPr>
          <w:rFonts w:ascii="Times New Roman" w:hAnsi="Times New Roman" w:cs="Times New Roman"/>
          <w:sz w:val="20"/>
          <w:szCs w:val="20"/>
        </w:rPr>
        <w:t xml:space="preserve">Asking students to participate in discussion in these intentional ways </w:t>
      </w:r>
      <w:r w:rsidR="00162187">
        <w:rPr>
          <w:rFonts w:ascii="Times New Roman" w:hAnsi="Times New Roman" w:cs="Times New Roman"/>
          <w:sz w:val="20"/>
          <w:szCs w:val="20"/>
        </w:rPr>
        <w:t>may help a reticent student to speak, show students the range of positive behaviors</w:t>
      </w:r>
      <w:r w:rsidR="00703E65">
        <w:rPr>
          <w:rFonts w:ascii="Times New Roman" w:hAnsi="Times New Roman" w:cs="Times New Roman"/>
          <w:sz w:val="20"/>
          <w:szCs w:val="20"/>
        </w:rPr>
        <w:t xml:space="preserve"> that go in</w:t>
      </w:r>
      <w:r w:rsidR="00162187">
        <w:rPr>
          <w:rFonts w:ascii="Times New Roman" w:hAnsi="Times New Roman" w:cs="Times New Roman"/>
          <w:sz w:val="20"/>
          <w:szCs w:val="20"/>
        </w:rPr>
        <w:t xml:space="preserve">to good discussions, and help students to </w:t>
      </w:r>
      <w:r w:rsidR="000D2581">
        <w:rPr>
          <w:rFonts w:ascii="Times New Roman" w:hAnsi="Times New Roman" w:cs="Times New Roman"/>
          <w:sz w:val="20"/>
          <w:szCs w:val="20"/>
        </w:rPr>
        <w:t>comprehend and analyze content.</w:t>
      </w:r>
    </w:p>
    <w:p w14:paraId="0E789BD8" w14:textId="77777777" w:rsidR="000D2581" w:rsidRDefault="000D2581" w:rsidP="00B926FB">
      <w:pPr>
        <w:rPr>
          <w:rFonts w:ascii="Times New Roman" w:hAnsi="Times New Roman" w:cs="Times New Roman"/>
        </w:rPr>
      </w:pPr>
    </w:p>
    <w:p w14:paraId="43FF601F" w14:textId="1571C816" w:rsidR="000D2581" w:rsidRDefault="000D2581" w:rsidP="00B926F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sk a question or make a comment that shows you are interested in what another person has said.</w:t>
      </w:r>
    </w:p>
    <w:p w14:paraId="4915BE19" w14:textId="77777777" w:rsidR="000D2581" w:rsidRDefault="000D2581" w:rsidP="00B926FB">
      <w:pPr>
        <w:rPr>
          <w:rFonts w:ascii="Times New Roman" w:hAnsi="Times New Roman" w:cs="Times New Roman"/>
        </w:rPr>
      </w:pPr>
    </w:p>
    <w:p w14:paraId="622A9135" w14:textId="77777777" w:rsidR="000D2581" w:rsidRDefault="000D2581" w:rsidP="00B926FB">
      <w:pPr>
        <w:rPr>
          <w:rFonts w:ascii="Times New Roman" w:hAnsi="Times New Roman" w:cs="Times New Roman"/>
        </w:rPr>
      </w:pPr>
    </w:p>
    <w:p w14:paraId="16118D13" w14:textId="68252837" w:rsidR="000D2581" w:rsidRDefault="000D2581" w:rsidP="00B926F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sk </w:t>
      </w:r>
      <w:r w:rsidR="001E453A">
        <w:rPr>
          <w:rFonts w:ascii="Times New Roman" w:hAnsi="Times New Roman" w:cs="Times New Roman"/>
        </w:rPr>
        <w:t xml:space="preserve">a </w:t>
      </w:r>
      <w:r>
        <w:rPr>
          <w:rFonts w:ascii="Times New Roman" w:hAnsi="Times New Roman" w:cs="Times New Roman"/>
        </w:rPr>
        <w:t>question or make a comment that encourages someone else to elaborate on something that person has said.</w:t>
      </w:r>
    </w:p>
    <w:p w14:paraId="3A5DDE2E" w14:textId="77777777" w:rsidR="000D2581" w:rsidRDefault="000D2581" w:rsidP="00B926FB">
      <w:pPr>
        <w:rPr>
          <w:rFonts w:ascii="Times New Roman" w:hAnsi="Times New Roman" w:cs="Times New Roman"/>
        </w:rPr>
      </w:pPr>
    </w:p>
    <w:p w14:paraId="21970CD8" w14:textId="77777777" w:rsidR="000D2581" w:rsidRDefault="000D2581" w:rsidP="00B926FB">
      <w:pPr>
        <w:rPr>
          <w:rFonts w:ascii="Times New Roman" w:hAnsi="Times New Roman" w:cs="Times New Roman"/>
        </w:rPr>
      </w:pPr>
    </w:p>
    <w:p w14:paraId="3AD4919C" w14:textId="7E456162" w:rsidR="000D2581" w:rsidRDefault="000D2581" w:rsidP="00B926F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ke a comment that underscores the link between two people’s contributions.</w:t>
      </w:r>
    </w:p>
    <w:p w14:paraId="46B5E623" w14:textId="77777777" w:rsidR="000D2581" w:rsidRDefault="000D2581" w:rsidP="00B926FB">
      <w:pPr>
        <w:rPr>
          <w:rFonts w:ascii="Times New Roman" w:hAnsi="Times New Roman" w:cs="Times New Roman"/>
        </w:rPr>
      </w:pPr>
    </w:p>
    <w:p w14:paraId="4B4A982B" w14:textId="77777777" w:rsidR="000D2581" w:rsidRDefault="000D2581" w:rsidP="00B926FB">
      <w:pPr>
        <w:rPr>
          <w:rFonts w:ascii="Times New Roman" w:hAnsi="Times New Roman" w:cs="Times New Roman"/>
        </w:rPr>
      </w:pPr>
    </w:p>
    <w:p w14:paraId="07BC8018" w14:textId="168F4572" w:rsidR="000D2581" w:rsidRDefault="000D2581" w:rsidP="00B926F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Use body language (in a slightly exaggerated way) to show interest in what different speakers are saying.</w:t>
      </w:r>
    </w:p>
    <w:p w14:paraId="1167E3C9" w14:textId="77777777" w:rsidR="000D2581" w:rsidRDefault="000D2581" w:rsidP="00B926FB">
      <w:pPr>
        <w:rPr>
          <w:rFonts w:ascii="Times New Roman" w:hAnsi="Times New Roman" w:cs="Times New Roman"/>
        </w:rPr>
      </w:pPr>
    </w:p>
    <w:p w14:paraId="599A406D" w14:textId="77777777" w:rsidR="000D2581" w:rsidRDefault="000D2581" w:rsidP="00B926FB">
      <w:pPr>
        <w:rPr>
          <w:rFonts w:ascii="Times New Roman" w:hAnsi="Times New Roman" w:cs="Times New Roman"/>
        </w:rPr>
      </w:pPr>
    </w:p>
    <w:p w14:paraId="0DA68E76" w14:textId="7DC792F5" w:rsidR="000D2581" w:rsidRDefault="000D2581" w:rsidP="00B926F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ke a comment indicating that you found another person’s ideas interesting or useful. Be specific as to why this was the case.</w:t>
      </w:r>
    </w:p>
    <w:p w14:paraId="6C5DAA20" w14:textId="77777777" w:rsidR="000D2581" w:rsidRDefault="000D2581" w:rsidP="00B926FB">
      <w:pPr>
        <w:rPr>
          <w:rFonts w:ascii="Times New Roman" w:hAnsi="Times New Roman" w:cs="Times New Roman"/>
        </w:rPr>
      </w:pPr>
    </w:p>
    <w:p w14:paraId="605487D5" w14:textId="77777777" w:rsidR="000D2581" w:rsidRDefault="000D2581" w:rsidP="00B926FB">
      <w:pPr>
        <w:rPr>
          <w:rFonts w:ascii="Times New Roman" w:hAnsi="Times New Roman" w:cs="Times New Roman"/>
        </w:rPr>
      </w:pPr>
    </w:p>
    <w:p w14:paraId="25EBDA1C" w14:textId="6EEAA334" w:rsidR="000D2581" w:rsidRDefault="000D2581" w:rsidP="00B926F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ntribute something that builds on or springs from what someone else has said. Be explicit about the way you are building on the other person’s thoughts.</w:t>
      </w:r>
    </w:p>
    <w:p w14:paraId="420FB048" w14:textId="77777777" w:rsidR="000D2581" w:rsidRDefault="000D2581" w:rsidP="00B926FB">
      <w:pPr>
        <w:rPr>
          <w:rFonts w:ascii="Times New Roman" w:hAnsi="Times New Roman" w:cs="Times New Roman"/>
        </w:rPr>
      </w:pPr>
    </w:p>
    <w:p w14:paraId="3A83F50E" w14:textId="77777777" w:rsidR="000D2581" w:rsidRDefault="000D2581" w:rsidP="00B926FB">
      <w:pPr>
        <w:rPr>
          <w:rFonts w:ascii="Times New Roman" w:hAnsi="Times New Roman" w:cs="Times New Roman"/>
        </w:rPr>
      </w:pPr>
    </w:p>
    <w:p w14:paraId="735CFAF7" w14:textId="1A96D74F" w:rsidR="000D2581" w:rsidRDefault="000D2581" w:rsidP="00B926F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ke a comment that at least partly paraphrases a point someone has already made.</w:t>
      </w:r>
    </w:p>
    <w:p w14:paraId="5114D09D" w14:textId="77777777" w:rsidR="000D2581" w:rsidRDefault="000D2581" w:rsidP="00B926FB">
      <w:pPr>
        <w:rPr>
          <w:rFonts w:ascii="Times New Roman" w:hAnsi="Times New Roman" w:cs="Times New Roman"/>
        </w:rPr>
      </w:pPr>
    </w:p>
    <w:p w14:paraId="13EB9A4B" w14:textId="77777777" w:rsidR="000D2581" w:rsidRDefault="000D2581" w:rsidP="00B926FB">
      <w:pPr>
        <w:rPr>
          <w:rFonts w:ascii="Times New Roman" w:hAnsi="Times New Roman" w:cs="Times New Roman"/>
        </w:rPr>
      </w:pPr>
    </w:p>
    <w:p w14:paraId="508AE2DF" w14:textId="78992F03" w:rsidR="000D2581" w:rsidRDefault="000D2581" w:rsidP="00B926F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ke</w:t>
      </w:r>
      <w:r w:rsidR="00F82F1F">
        <w:rPr>
          <w:rFonts w:ascii="Times New Roman" w:hAnsi="Times New Roman" w:cs="Times New Roman"/>
        </w:rPr>
        <w:t xml:space="preserve"> a</w:t>
      </w:r>
      <w:r>
        <w:rPr>
          <w:rFonts w:ascii="Times New Roman" w:hAnsi="Times New Roman" w:cs="Times New Roman"/>
        </w:rPr>
        <w:t xml:space="preserve"> summary observation that </w:t>
      </w:r>
      <w:proofErr w:type="gramStart"/>
      <w:r>
        <w:rPr>
          <w:rFonts w:ascii="Times New Roman" w:hAnsi="Times New Roman" w:cs="Times New Roman"/>
        </w:rPr>
        <w:t>takes into account</w:t>
      </w:r>
      <w:proofErr w:type="gramEnd"/>
      <w:r>
        <w:rPr>
          <w:rFonts w:ascii="Times New Roman" w:hAnsi="Times New Roman" w:cs="Times New Roman"/>
        </w:rPr>
        <w:t xml:space="preserve"> several people’s contributions and that touches on a recurring theme in the discussion.</w:t>
      </w:r>
    </w:p>
    <w:p w14:paraId="1EDABCA3" w14:textId="77777777" w:rsidR="000D2581" w:rsidRDefault="000D2581" w:rsidP="00B926FB">
      <w:pPr>
        <w:rPr>
          <w:rFonts w:ascii="Times New Roman" w:hAnsi="Times New Roman" w:cs="Times New Roman"/>
        </w:rPr>
      </w:pPr>
    </w:p>
    <w:p w14:paraId="488368F2" w14:textId="77777777" w:rsidR="000D2581" w:rsidRDefault="000D2581" w:rsidP="00B926FB">
      <w:pPr>
        <w:rPr>
          <w:rFonts w:ascii="Times New Roman" w:hAnsi="Times New Roman" w:cs="Times New Roman"/>
        </w:rPr>
      </w:pPr>
    </w:p>
    <w:p w14:paraId="745DDA70" w14:textId="76EC4AB9" w:rsidR="000D2581" w:rsidRDefault="000D2581" w:rsidP="00B926F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sk a cause-and-effect question—for example, “Can you explain why you think it</w:t>
      </w:r>
      <w:r w:rsidR="00827035">
        <w:rPr>
          <w:rFonts w:ascii="Times New Roman" w:hAnsi="Times New Roman" w:cs="Times New Roman"/>
        </w:rPr>
        <w:t>’</w:t>
      </w:r>
      <w:r>
        <w:rPr>
          <w:rFonts w:ascii="Times New Roman" w:hAnsi="Times New Roman" w:cs="Times New Roman"/>
        </w:rPr>
        <w:t>s true that if these things are in place, such and such a thing will</w:t>
      </w:r>
      <w:bookmarkStart w:id="0" w:name="_GoBack"/>
      <w:bookmarkEnd w:id="0"/>
      <w:r>
        <w:rPr>
          <w:rFonts w:ascii="Times New Roman" w:hAnsi="Times New Roman" w:cs="Times New Roman"/>
        </w:rPr>
        <w:t xml:space="preserve"> occur?”</w:t>
      </w:r>
    </w:p>
    <w:p w14:paraId="693020F7" w14:textId="77777777" w:rsidR="000D2581" w:rsidRDefault="000D2581" w:rsidP="00B926FB">
      <w:pPr>
        <w:rPr>
          <w:rFonts w:ascii="Times New Roman" w:hAnsi="Times New Roman" w:cs="Times New Roman"/>
        </w:rPr>
      </w:pPr>
    </w:p>
    <w:p w14:paraId="7B34AA3E" w14:textId="77777777" w:rsidR="00DF49C6" w:rsidRDefault="00DF49C6" w:rsidP="00B926FB">
      <w:pPr>
        <w:rPr>
          <w:rFonts w:ascii="Times New Roman" w:hAnsi="Times New Roman" w:cs="Times New Roman"/>
        </w:rPr>
      </w:pPr>
    </w:p>
    <w:p w14:paraId="2E740862" w14:textId="18060400" w:rsidR="00DF49C6" w:rsidRDefault="00DF49C6" w:rsidP="00B926F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nd a way to express appreciation for the enlightenment you have gained from the discussion. </w:t>
      </w:r>
    </w:p>
    <w:p w14:paraId="254D0D5A" w14:textId="77777777" w:rsidR="00DF49C6" w:rsidRDefault="00DF49C6" w:rsidP="00B926FB">
      <w:pPr>
        <w:rPr>
          <w:rFonts w:ascii="Times New Roman" w:hAnsi="Times New Roman" w:cs="Times New Roman"/>
        </w:rPr>
      </w:pPr>
    </w:p>
    <w:p w14:paraId="65738DCC" w14:textId="77777777" w:rsidR="000D2581" w:rsidRDefault="000D2581" w:rsidP="00B926FB">
      <w:pPr>
        <w:rPr>
          <w:rFonts w:ascii="Times New Roman" w:hAnsi="Times New Roman" w:cs="Times New Roman"/>
        </w:rPr>
      </w:pPr>
    </w:p>
    <w:p w14:paraId="648357A0" w14:textId="2666E432" w:rsidR="00CB64CD" w:rsidRPr="000D2581" w:rsidRDefault="00CB64CD" w:rsidP="00B926F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isagree with someone in a respectful and constructive way.</w:t>
      </w:r>
    </w:p>
    <w:sectPr w:rsidR="00CB64CD" w:rsidRPr="000D2581" w:rsidSect="001600BA">
      <w:footerReference w:type="default" r:id="rId6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A63DF08" w14:textId="77777777" w:rsidR="00DD1D8D" w:rsidRDefault="00DD1D8D" w:rsidP="00026F65">
      <w:r>
        <w:separator/>
      </w:r>
    </w:p>
  </w:endnote>
  <w:endnote w:type="continuationSeparator" w:id="0">
    <w:p w14:paraId="792D2EA9" w14:textId="77777777" w:rsidR="00DD1D8D" w:rsidRDefault="00DD1D8D" w:rsidP="00026F6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Yu Gothic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EB99E11" w14:textId="75426B71" w:rsidR="00026F65" w:rsidRDefault="00D96C62">
    <w:pPr>
      <w:pStyle w:val="Footer"/>
    </w:pPr>
    <w:r>
      <w:rPr>
        <w:rFonts w:ascii="Garamond" w:hAnsi="Garamond"/>
      </w:rPr>
      <w:t>[</w:t>
    </w:r>
    <w:r w:rsidR="00026F65">
      <w:rPr>
        <w:rFonts w:ascii="Garamond" w:hAnsi="Garamond"/>
      </w:rPr>
      <w:t xml:space="preserve">Adapted </w:t>
    </w:r>
    <w:r w:rsidR="00026F65" w:rsidRPr="0092524C">
      <w:rPr>
        <w:rFonts w:ascii="Garamond" w:hAnsi="Garamond"/>
      </w:rPr>
      <w:t xml:space="preserve">from </w:t>
    </w:r>
    <w:r w:rsidR="00026F65" w:rsidRPr="0092524C">
      <w:rPr>
        <w:rFonts w:ascii="Garamond" w:hAnsi="Garamond"/>
      </w:rPr>
      <w:fldChar w:fldCharType="begin"/>
    </w:r>
    <w:r w:rsidR="00026F65" w:rsidRPr="0092524C">
      <w:rPr>
        <w:rFonts w:ascii="Garamond" w:hAnsi="Garamond"/>
      </w:rPr>
      <w:instrText xml:space="preserve"> ADDIN ZOTERO_ITEM CSL_CITATION {"citationID":"lFDvS4RP","properties":{"formattedCitation":"{\\rtf Stephen Brookfield and Stephen Preskill, {\\i{}Discussion as a Way of Teaching: Tools and Techniques for Democratic Classrooms}, 2nd ed (San Francisco: Jossey-Bass, 2005).}","plainCitation":"Stephen Brookfield and Stephen Preskill, Discussion as a Way of Teaching: Tools and Techniques for Democratic Classrooms, 2nd ed (San Francisco: Jossey-Bass, 2005)."},"citationItems":[{"id":1996,"uris":["http://zotero.org/users/1579514/items/86HX8MIQ"],"uri":["http://zotero.org/users/1579514/items/86HX8MIQ"],"itemData":{"id":1996,"type":"book","title":"Discussion as a way of teaching: tools and techniques for democratic classrooms","publisher":"Jossey-Bass","publisher-place":"San Francisco","number-of-pages":"1","edition":"2nd ed","source":"bearcat.baylor.edu Library Catalog","event-place":"San Francisco","ISBN":"978-1-118-42975-4","call-number":"LB2331 .B679 2005","shortTitle":"Discussion as a way of teaching","author":[{"family":"Brookfield","given":"Stephen"},{"family":"Preskill","given":"Stephen"}],"issued":{"date-parts":[["2005"]]}}}],"schema":"https://github.com/citation-style-language/schema/raw/master/csl-citation.json"} </w:instrText>
    </w:r>
    <w:r w:rsidR="00026F65" w:rsidRPr="0092524C">
      <w:rPr>
        <w:rFonts w:ascii="Garamond" w:hAnsi="Garamond"/>
      </w:rPr>
      <w:fldChar w:fldCharType="separate"/>
    </w:r>
    <w:r w:rsidR="00026F65" w:rsidRPr="0092524C">
      <w:rPr>
        <w:rFonts w:ascii="Garamond" w:eastAsia="Times New Roman" w:hAnsi="Garamond" w:cs="Times New Roman"/>
      </w:rPr>
      <w:t xml:space="preserve">Stephen Brookfield and Stephen </w:t>
    </w:r>
    <w:proofErr w:type="spellStart"/>
    <w:r w:rsidR="00026F65" w:rsidRPr="0092524C">
      <w:rPr>
        <w:rFonts w:ascii="Garamond" w:eastAsia="Times New Roman" w:hAnsi="Garamond" w:cs="Times New Roman"/>
      </w:rPr>
      <w:t>Preskill</w:t>
    </w:r>
    <w:proofErr w:type="spellEnd"/>
    <w:r w:rsidR="00026F65" w:rsidRPr="0092524C">
      <w:rPr>
        <w:rFonts w:ascii="Garamond" w:eastAsia="Times New Roman" w:hAnsi="Garamond" w:cs="Times New Roman"/>
      </w:rPr>
      <w:t xml:space="preserve">, </w:t>
    </w:r>
    <w:r w:rsidR="00026F65" w:rsidRPr="0092524C">
      <w:rPr>
        <w:rFonts w:ascii="Garamond" w:eastAsia="Times New Roman" w:hAnsi="Garamond" w:cs="Times New Roman"/>
        <w:i/>
        <w:iCs/>
      </w:rPr>
      <w:t>Discussion as a Way of Teaching: Tools and Techniques for Democratic Classrooms</w:t>
    </w:r>
    <w:r w:rsidR="00026F65" w:rsidRPr="0092524C">
      <w:rPr>
        <w:rFonts w:ascii="Garamond" w:eastAsia="Times New Roman" w:hAnsi="Garamond" w:cs="Times New Roman"/>
      </w:rPr>
      <w:t xml:space="preserve">, 2nd </w:t>
    </w:r>
    <w:proofErr w:type="spellStart"/>
    <w:r w:rsidR="00026F65" w:rsidRPr="0092524C">
      <w:rPr>
        <w:rFonts w:ascii="Garamond" w:eastAsia="Times New Roman" w:hAnsi="Garamond" w:cs="Times New Roman"/>
      </w:rPr>
      <w:t>ed</w:t>
    </w:r>
    <w:proofErr w:type="spellEnd"/>
    <w:r w:rsidR="00026F65" w:rsidRPr="0092524C">
      <w:rPr>
        <w:rFonts w:ascii="Garamond" w:eastAsia="Times New Roman" w:hAnsi="Garamond" w:cs="Times New Roman"/>
      </w:rPr>
      <w:t xml:space="preserve"> (San Francisco: Jossey-Bass, 2005).</w:t>
    </w:r>
    <w:r w:rsidR="00026F65" w:rsidRPr="0092524C">
      <w:rPr>
        <w:rFonts w:ascii="Garamond" w:hAnsi="Garamond"/>
      </w:rPr>
      <w:fldChar w:fldCharType="end"/>
    </w:r>
    <w:r>
      <w:rPr>
        <w:rFonts w:ascii="Garamond" w:hAnsi="Garamond"/>
      </w:rPr>
      <w:t>]</w:t>
    </w:r>
  </w:p>
  <w:p w14:paraId="3A3F11DF" w14:textId="77777777" w:rsidR="00026F65" w:rsidRDefault="00026F6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691952D" w14:textId="77777777" w:rsidR="00DD1D8D" w:rsidRDefault="00DD1D8D" w:rsidP="00026F65">
      <w:r>
        <w:separator/>
      </w:r>
    </w:p>
  </w:footnote>
  <w:footnote w:type="continuationSeparator" w:id="0">
    <w:p w14:paraId="0BEE0BA0" w14:textId="77777777" w:rsidR="00DD1D8D" w:rsidRDefault="00DD1D8D" w:rsidP="00026F6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05600"/>
    <w:rsid w:val="00026F65"/>
    <w:rsid w:val="000D2581"/>
    <w:rsid w:val="001600BA"/>
    <w:rsid w:val="00162187"/>
    <w:rsid w:val="001E453A"/>
    <w:rsid w:val="002E49C0"/>
    <w:rsid w:val="003A3BE9"/>
    <w:rsid w:val="00703E65"/>
    <w:rsid w:val="00827035"/>
    <w:rsid w:val="00B60B53"/>
    <w:rsid w:val="00B926FB"/>
    <w:rsid w:val="00CB64CD"/>
    <w:rsid w:val="00D05600"/>
    <w:rsid w:val="00D114F3"/>
    <w:rsid w:val="00D96C62"/>
    <w:rsid w:val="00DD1D8D"/>
    <w:rsid w:val="00DF49C6"/>
    <w:rsid w:val="00F82F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616CD6E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26F6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26F65"/>
  </w:style>
  <w:style w:type="paragraph" w:styleId="Footer">
    <w:name w:val="footer"/>
    <w:basedOn w:val="Normal"/>
    <w:link w:val="FooterChar"/>
    <w:uiPriority w:val="99"/>
    <w:unhideWhenUsed/>
    <w:rsid w:val="00026F6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26F6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1</Pages>
  <Words>234</Words>
  <Characters>1340</Characters>
  <Application>Microsoft Office Word</Application>
  <DocSecurity>0</DocSecurity>
  <Lines>11</Lines>
  <Paragraphs>3</Paragraphs>
  <ScaleCrop>false</ScaleCrop>
  <Company/>
  <LinksUpToDate>false</LinksUpToDate>
  <CharactersWithSpaces>15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_ _</dc:creator>
  <cp:keywords/>
  <dc:description/>
  <cp:lastModifiedBy>Richmann, Christopher</cp:lastModifiedBy>
  <cp:revision>15</cp:revision>
  <cp:lastPrinted>2017-07-31T21:29:00Z</cp:lastPrinted>
  <dcterms:created xsi:type="dcterms:W3CDTF">2013-02-21T00:56:00Z</dcterms:created>
  <dcterms:modified xsi:type="dcterms:W3CDTF">2017-08-07T16:40:00Z</dcterms:modified>
</cp:coreProperties>
</file>